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2283E" w:rsidRPr="002C0AA4" w:rsidRDefault="00866DCF" w:rsidP="002C0AA4">
      <w:pPr>
        <w:widowControl w:val="0"/>
        <w:autoSpaceDE w:val="0"/>
        <w:autoSpaceDN w:val="0"/>
        <w:spacing w:after="160" w:line="480" w:lineRule="auto"/>
        <w:rPr>
          <w:rFonts w:ascii="Times" w:eastAsia="Arial" w:hAnsi="Times" w:cs="Arial"/>
          <w:sz w:val="24"/>
        </w:rPr>
      </w:pPr>
      <w:r w:rsidRPr="0096637F">
        <w:rPr>
          <w:rFonts w:ascii="Times" w:eastAsia="Arial" w:hAnsi="Times" w:cs="Arial"/>
          <w:b/>
          <w:sz w:val="24"/>
        </w:rPr>
        <w:t xml:space="preserve">Table </w:t>
      </w:r>
      <w:r w:rsidR="00174E11" w:rsidRPr="0096637F">
        <w:rPr>
          <w:rFonts w:ascii="Times" w:eastAsia="Arial" w:hAnsi="Times" w:cs="Arial"/>
          <w:b/>
          <w:sz w:val="24"/>
        </w:rPr>
        <w:t>S2</w:t>
      </w:r>
      <w:r w:rsidR="00880150" w:rsidRPr="0096637F">
        <w:rPr>
          <w:rFonts w:ascii="Times" w:eastAsia="Times New Roman" w:hAnsi="Times" w:cs="Times New Roman"/>
          <w:b/>
          <w:bCs/>
          <w:sz w:val="24"/>
          <w:szCs w:val="24"/>
        </w:rPr>
        <w:t>:</w:t>
      </w:r>
      <w:r w:rsidRPr="0096637F">
        <w:rPr>
          <w:rFonts w:ascii="Times" w:eastAsia="Arial" w:hAnsi="Times" w:cs="Arial"/>
          <w:b/>
          <w:sz w:val="24"/>
        </w:rPr>
        <w:t xml:space="preserve"> </w:t>
      </w:r>
      <w:r w:rsidR="0096637F" w:rsidRPr="0096637F">
        <w:rPr>
          <w:rFonts w:ascii="Times" w:eastAsia="Arial" w:hAnsi="Times" w:cs="Arial"/>
          <w:bCs/>
          <w:sz w:val="24"/>
        </w:rPr>
        <w:t>Normative</w:t>
      </w:r>
      <w:r w:rsidR="0096637F" w:rsidRPr="0096637F">
        <w:rPr>
          <w:rFonts w:ascii="Times" w:eastAsia="Arial" w:hAnsi="Times" w:cs="Arial"/>
          <w:b/>
          <w:sz w:val="24"/>
        </w:rPr>
        <w:t xml:space="preserve"> </w:t>
      </w:r>
      <w:r w:rsidR="0096637F" w:rsidRPr="0096637F">
        <w:rPr>
          <w:rFonts w:ascii="Times" w:eastAsia="Arial" w:hAnsi="Times" w:cs="Arial"/>
          <w:sz w:val="24"/>
        </w:rPr>
        <w:t xml:space="preserve">cephalometric measurements and </w:t>
      </w:r>
      <w:r w:rsidRPr="0096637F">
        <w:rPr>
          <w:rFonts w:ascii="Times" w:eastAsia="Arial" w:hAnsi="Times" w:cs="Arial"/>
          <w:sz w:val="24"/>
        </w:rPr>
        <w:t xml:space="preserve">tooth-size ratios </w:t>
      </w:r>
      <w:r w:rsidR="0096637F" w:rsidRPr="0096637F">
        <w:rPr>
          <w:rFonts w:ascii="Times" w:hAnsi="Times" w:cs="Times"/>
          <w:sz w:val="24"/>
        </w:rPr>
        <w:fldChar w:fldCharType="begin"/>
      </w:r>
      <w:r w:rsidR="0096637F" w:rsidRPr="0096637F">
        <w:rPr>
          <w:rFonts w:ascii="Times" w:hAnsi="Times" w:cs="Times"/>
          <w:sz w:val="24"/>
        </w:rPr>
        <w:instrText xml:space="preserve"> ADDIN ZOTERO_ITEM CSL_CITATION {"citationID":"uR4zddVJ","properties":{"formattedCitation":"(Nourallah et al., 2005; Al Sabbagh, 2014)","plainCitation":"(Nourallah et al., 2005; Al Sabbagh, 2014)","noteIndex":0},"citationItems":[{"id":83,"uris":["http://zotero.org/users/4817800/items/LX9GZMRP"],"uri":["http://zotero.org/users/4817800/items/LX9GZMRP"],"itemData":{"id":83,"type":"article-journal","container-title":"International Arab Journal of Dentistry","DOI":"10.12816/0028756","issue":"3","journalAbbreviation":"Int Arab J Dent","page":"95-101","title":"Syrian norms of McNamara cephalometric analysis","volume":"5","author":[{"family":"Al Sabbagh","given":"Rabab"}],"issued":{"date-parts":[["2014"]]}},"label":"page"},{"id":142,"uris":["http://zotero.org/users/4817800/items/Y2ZUXQPX"],"uri":["http://zotero.org/users/4817800/items/Y2ZUXQPX"],"itemData":{"id":142,"type":"article-journal","container-title":"The Angle Orthodontist","DOI":"10.1043/0003-3219(2005)75[996:SITHIA]2.0.CO;2","issue":"6","journalAbbreviation":"Angle Orthod","page":"996-999","title":"Standardizing interarch tooth-size harmony in a Syrian population","volume":"75","author":[{"family":"Nourallah","given":"Abduhl W."},{"family":"Splieth","given":"Christian H."},{"family":"Schwahn","given":"Christian"},{"family":"Khurdaji","given":"Mohammad"}],"issued":{"date-parts":[["2005"]]}},"label":"page"}],"schema":"https://github.com/citation-style-language/schema/raw/master/csl-citation.json"} </w:instrText>
      </w:r>
      <w:r w:rsidR="0096637F" w:rsidRPr="0096637F">
        <w:rPr>
          <w:rFonts w:ascii="Times" w:hAnsi="Times" w:cs="Times"/>
          <w:sz w:val="24"/>
        </w:rPr>
        <w:fldChar w:fldCharType="separate"/>
      </w:r>
      <w:r w:rsidR="0096637F" w:rsidRPr="0096637F">
        <w:rPr>
          <w:rFonts w:ascii="Times" w:hAnsi="Times" w:cs="Times"/>
          <w:sz w:val="24"/>
        </w:rPr>
        <w:t>(Nourallah et al., 2005; Al Sabbagh, 2014)</w:t>
      </w:r>
      <w:r w:rsidR="0096637F" w:rsidRPr="0096637F">
        <w:rPr>
          <w:rFonts w:ascii="Times" w:hAnsi="Times" w:cs="Times"/>
          <w:sz w:val="24"/>
        </w:rPr>
        <w:fldChar w:fldCharType="end"/>
      </w:r>
      <w:r w:rsidR="00970D41" w:rsidRPr="0096637F">
        <w:rPr>
          <w:rFonts w:ascii="Times" w:eastAsia="Arial" w:hAnsi="Times" w:cs="Arial"/>
          <w:sz w:val="24"/>
        </w:rPr>
        <w:t>.</w:t>
      </w:r>
    </w:p>
    <w:tbl>
      <w:tblPr>
        <w:tblW w:w="5011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24"/>
        <w:gridCol w:w="1153"/>
        <w:gridCol w:w="1161"/>
        <w:gridCol w:w="1193"/>
        <w:gridCol w:w="1121"/>
        <w:gridCol w:w="1134"/>
        <w:gridCol w:w="1305"/>
      </w:tblGrid>
      <w:tr w:rsidR="00B2283E" w:rsidRPr="00B2283E" w:rsidTr="00147489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2283E" w:rsidRPr="00B2283E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b/>
                <w:bCs/>
                <w:sz w:val="18"/>
                <w:szCs w:val="18"/>
              </w:rPr>
              <w:t>Cephalometric measurements</w:t>
            </w:r>
          </w:p>
        </w:tc>
        <w:tc>
          <w:tcPr>
            <w:tcW w:w="1232" w:type="pct"/>
            <w:gridSpan w:val="2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Syrian Males with Normal Occlusion (n = 50)</w:t>
            </w:r>
          </w:p>
        </w:tc>
        <w:tc>
          <w:tcPr>
            <w:tcW w:w="1232" w:type="pct"/>
            <w:gridSpan w:val="2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Syrian Females with Normal Occlusion (n = 50)</w:t>
            </w:r>
          </w:p>
        </w:tc>
        <w:tc>
          <w:tcPr>
            <w:tcW w:w="1299" w:type="pct"/>
            <w:gridSpan w:val="2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Syrian adolescents with Normal Occlusion (n = 100)</w:t>
            </w:r>
          </w:p>
        </w:tc>
      </w:tr>
      <w:tr w:rsidR="00B2283E" w:rsidRPr="00B2283E" w:rsidTr="00147489">
        <w:trPr>
          <w:trHeight w:val="620"/>
        </w:trPr>
        <w:tc>
          <w:tcPr>
            <w:tcW w:w="1237" w:type="pct"/>
            <w:shd w:val="clear" w:color="auto" w:fill="auto"/>
            <w:vAlign w:val="center"/>
            <w:hideMark/>
          </w:tcPr>
          <w:p w:rsidR="00B2283E" w:rsidRPr="00B2283E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b/>
                <w:bCs/>
                <w:sz w:val="18"/>
                <w:szCs w:val="18"/>
              </w:rPr>
              <w:t>Variables</w:t>
            </w:r>
          </w:p>
        </w:tc>
        <w:tc>
          <w:tcPr>
            <w:tcW w:w="614" w:type="pct"/>
            <w:shd w:val="clear" w:color="auto" w:fill="auto"/>
            <w:vAlign w:val="center"/>
            <w:hideMark/>
          </w:tcPr>
          <w:p w:rsidR="00B2283E" w:rsidRPr="00477733" w:rsidRDefault="007810BD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Mean (±</w:t>
            </w:r>
            <w:r w:rsidR="00B2283E" w:rsidRPr="00477733">
              <w:rPr>
                <w:rFonts w:ascii="Times" w:eastAsia="Arial" w:hAnsi="Times" w:cs="Arial"/>
                <w:sz w:val="18"/>
                <w:szCs w:val="18"/>
              </w:rPr>
              <w:t>S.D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95% CIs for mean</w:t>
            </w:r>
          </w:p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Lower, Upper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2283E" w:rsidRPr="00477733" w:rsidRDefault="007810BD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Mean (±S.D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95% CIs for mean</w:t>
            </w:r>
          </w:p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Lower, Upper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2283E" w:rsidRPr="00477733" w:rsidRDefault="007810BD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Mean (±S.D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95% CIs for mean</w:t>
            </w:r>
          </w:p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Lower, Upper</w:t>
            </w:r>
          </w:p>
        </w:tc>
      </w:tr>
      <w:tr w:rsidR="00B2283E" w:rsidRPr="00B2283E" w:rsidTr="00147489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2283E" w:rsidRPr="00B2283E" w:rsidRDefault="00B2283E" w:rsidP="00B2283E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Skeletal measurements</w:t>
            </w:r>
          </w:p>
        </w:tc>
        <w:tc>
          <w:tcPr>
            <w:tcW w:w="3763" w:type="pct"/>
            <w:gridSpan w:val="6"/>
          </w:tcPr>
          <w:p w:rsidR="00B2283E" w:rsidRPr="00477733" w:rsidRDefault="00B2283E" w:rsidP="00B2283E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</w:p>
        </w:tc>
      </w:tr>
      <w:tr w:rsidR="00B2283E" w:rsidRPr="00B2283E" w:rsidTr="00147489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2283E" w:rsidRPr="00B2283E" w:rsidRDefault="00B2283E" w:rsidP="00B2283E">
            <w:pPr>
              <w:spacing w:after="0" w:line="240" w:lineRule="auto"/>
              <w:ind w:firstLine="144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Sagittal values</w:t>
            </w:r>
          </w:p>
        </w:tc>
        <w:tc>
          <w:tcPr>
            <w:tcW w:w="3763" w:type="pct"/>
            <w:gridSpan w:val="6"/>
          </w:tcPr>
          <w:p w:rsidR="00B2283E" w:rsidRPr="00477733" w:rsidRDefault="00B2283E" w:rsidP="00B2283E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A-NP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-1.1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2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-1.51, -0.77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-0.0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34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-0.42, 0.34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-0.58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0.9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-0.77, -0.39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SNA (°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80.2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72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79.48, 81.04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80.87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49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80.16, 81.58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80.58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63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80.25, 80.91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proofErr w:type="spellStart"/>
            <w:r w:rsidRPr="00B2283E">
              <w:rPr>
                <w:rFonts w:ascii="Times" w:eastAsia="Arial" w:hAnsi="Times" w:cs="Arial"/>
                <w:sz w:val="18"/>
                <w:szCs w:val="18"/>
              </w:rPr>
              <w:t>Pog</w:t>
            </w:r>
            <w:proofErr w:type="spellEnd"/>
            <w:r w:rsidRPr="00B2283E">
              <w:rPr>
                <w:rFonts w:ascii="Times" w:eastAsia="Arial" w:hAnsi="Times" w:cs="Arial"/>
                <w:sz w:val="18"/>
                <w:szCs w:val="18"/>
              </w:rPr>
              <w:t>-NP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-4.72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5.77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-6.37, -3.07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-4.12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5.62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-5.73, -2.51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-4.41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09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-4.83, -3.99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Cond-A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0.7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61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89.73, 91.79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0.3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72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89.28, 91.40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0.61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14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0.18, 91.04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Cond-</w:t>
            </w:r>
            <w:proofErr w:type="spellStart"/>
            <w:r w:rsidRPr="00B2283E">
              <w:rPr>
                <w:rFonts w:ascii="Times" w:eastAsia="Arial" w:hAnsi="Times" w:cs="Arial"/>
                <w:sz w:val="18"/>
                <w:szCs w:val="18"/>
              </w:rPr>
              <w:t>Gn</w:t>
            </w:r>
            <w:proofErr w:type="spellEnd"/>
            <w:r w:rsidRPr="00B2283E">
              <w:rPr>
                <w:rFonts w:ascii="Times" w:eastAsia="Arial" w:hAnsi="Times" w:cs="Arial"/>
                <w:sz w:val="18"/>
                <w:szCs w:val="18"/>
              </w:rPr>
              <w:t xml:space="preserve">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14.77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4.65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13.44, 116.10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13.1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4.8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11.77, 114.55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13.98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9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13.58, 114.38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Max-</w:t>
            </w:r>
            <w:proofErr w:type="spellStart"/>
            <w:r w:rsidRPr="00B2283E">
              <w:rPr>
                <w:rFonts w:ascii="Times" w:eastAsia="Arial" w:hAnsi="Times" w:cs="Arial"/>
                <w:sz w:val="18"/>
                <w:szCs w:val="18"/>
              </w:rPr>
              <w:t>Mand</w:t>
            </w:r>
            <w:proofErr w:type="spellEnd"/>
            <w:r w:rsidRPr="00B2283E">
              <w:rPr>
                <w:rFonts w:ascii="Times" w:eastAsia="Arial" w:hAnsi="Times" w:cs="Arial"/>
                <w:sz w:val="18"/>
                <w:szCs w:val="18"/>
              </w:rPr>
              <w:t xml:space="preserve">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4.01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77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2.93, 25.09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2.72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1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1.81, 23.63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3.38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1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2.95, 23.81</w:t>
            </w:r>
          </w:p>
        </w:tc>
      </w:tr>
      <w:tr w:rsidR="00B014E7" w:rsidRPr="00B2283E" w:rsidTr="00D92792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ind w:firstLine="144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Vertical values</w:t>
            </w:r>
          </w:p>
        </w:tc>
        <w:tc>
          <w:tcPr>
            <w:tcW w:w="3763" w:type="pct"/>
            <w:gridSpan w:val="6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ANS-Me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65.0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4.82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63.66, 66.42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62.57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4.80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61.20, 63.94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63.82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2.50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63.32, 64.32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MP-FH (°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3.01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4.4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1.73, 24.29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2.19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5.11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0.73, 23.65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2.61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1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2.18, 23.04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Facial Axis (°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.17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34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0.22, 2.12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0.4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4.09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-0.71, 1.63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0.83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2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0.38, 1.28</w:t>
            </w:r>
          </w:p>
        </w:tc>
      </w:tr>
      <w:tr w:rsidR="00B014E7" w:rsidRPr="00B2283E" w:rsidTr="00D92792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Dental measurements</w:t>
            </w:r>
          </w:p>
        </w:tc>
        <w:tc>
          <w:tcPr>
            <w:tcW w:w="3763" w:type="pct"/>
            <w:gridSpan w:val="6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1U-AP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5.82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3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7.55, 99.17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5.2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52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4.54, 5.98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5.55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20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5.31, 5.79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 xml:space="preserve">1L-APog (mm)  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3.13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2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.48, 3.78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.53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3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.86, 3.20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2.8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31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2.58, 3.10</w:t>
            </w:r>
          </w:p>
        </w:tc>
      </w:tr>
      <w:tr w:rsidR="00B014E7" w:rsidRPr="00B2283E" w:rsidTr="00D92792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Soft tissue measurements</w:t>
            </w:r>
          </w:p>
        </w:tc>
        <w:tc>
          <w:tcPr>
            <w:tcW w:w="3763" w:type="pct"/>
            <w:gridSpan w:val="6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NLA (°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8.3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85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7.55, 99.17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7.1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21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6.51, 97.77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7.7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69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7.42, 98.10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UL-NP (°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.02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2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8.08, 9.96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3.53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85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2.43, 14.63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1.29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0.84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1.12, 11.46</w:t>
            </w:r>
          </w:p>
        </w:tc>
        <w:bookmarkStart w:id="0" w:name="_GoBack"/>
        <w:bookmarkEnd w:id="0"/>
      </w:tr>
      <w:tr w:rsidR="00B014E7" w:rsidRPr="00B2283E" w:rsidTr="00D92792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Airway measurements</w:t>
            </w:r>
          </w:p>
        </w:tc>
        <w:tc>
          <w:tcPr>
            <w:tcW w:w="3763" w:type="pct"/>
            <w:gridSpan w:val="6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proofErr w:type="spellStart"/>
            <w:r w:rsidRPr="00B2283E">
              <w:rPr>
                <w:rFonts w:ascii="Times" w:eastAsia="Arial" w:hAnsi="Times" w:cs="Arial"/>
                <w:sz w:val="18"/>
                <w:szCs w:val="18"/>
              </w:rPr>
              <w:t>UPh</w:t>
            </w:r>
            <w:proofErr w:type="spellEnd"/>
            <w:r w:rsidRPr="00B2283E">
              <w:rPr>
                <w:rFonts w:ascii="Times" w:eastAsia="Arial" w:hAnsi="Times" w:cs="Arial"/>
                <w:sz w:val="18"/>
                <w:szCs w:val="18"/>
              </w:rPr>
              <w:t xml:space="preserve">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7.65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3.11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6.76, 18.54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16.9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 xml:space="preserve"> 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87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6.14, 17.78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7.32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3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7.05, 17.59</w:t>
            </w:r>
          </w:p>
        </w:tc>
      </w:tr>
      <w:tr w:rsidR="00B014E7" w:rsidRPr="00B2283E" w:rsidTr="00C443ED">
        <w:trPr>
          <w:trHeight w:val="245"/>
        </w:trPr>
        <w:tc>
          <w:tcPr>
            <w:tcW w:w="1237" w:type="pct"/>
            <w:shd w:val="clear" w:color="auto" w:fill="auto"/>
            <w:vAlign w:val="center"/>
            <w:hideMark/>
          </w:tcPr>
          <w:p w:rsidR="00B014E7" w:rsidRPr="00B2283E" w:rsidRDefault="00B014E7" w:rsidP="00B014E7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proofErr w:type="spellStart"/>
            <w:r w:rsidRPr="00B2283E">
              <w:rPr>
                <w:rFonts w:ascii="Times" w:eastAsia="Arial" w:hAnsi="Times" w:cs="Arial"/>
                <w:sz w:val="18"/>
                <w:szCs w:val="18"/>
              </w:rPr>
              <w:t>LPh</w:t>
            </w:r>
            <w:proofErr w:type="spellEnd"/>
            <w:r w:rsidRPr="00B2283E">
              <w:rPr>
                <w:rFonts w:ascii="Times" w:eastAsia="Arial" w:hAnsi="Times" w:cs="Arial"/>
                <w:sz w:val="18"/>
                <w:szCs w:val="18"/>
              </w:rPr>
              <w:t xml:space="preserve"> (mm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3.4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5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2.71, 14.17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3.01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2.25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2.37, 13.65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014E7" w:rsidRPr="00477733" w:rsidRDefault="007810BD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13.24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B014E7" w:rsidRPr="00477733">
              <w:rPr>
                <w:rFonts w:ascii="Times" w:eastAsia="Arial" w:hAnsi="Times" w:cs="Arial"/>
                <w:sz w:val="18"/>
                <w:szCs w:val="18"/>
              </w:rPr>
              <w:t>1.21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014E7" w:rsidRPr="00477733" w:rsidRDefault="00B014E7" w:rsidP="00B014E7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13.00, 13.48</w:t>
            </w:r>
          </w:p>
        </w:tc>
      </w:tr>
      <w:tr w:rsidR="00B2283E" w:rsidRPr="00B2283E" w:rsidTr="00147489">
        <w:trPr>
          <w:trHeight w:val="245"/>
        </w:trPr>
        <w:tc>
          <w:tcPr>
            <w:tcW w:w="5000" w:type="pct"/>
            <w:gridSpan w:val="7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</w:p>
        </w:tc>
      </w:tr>
      <w:tr w:rsidR="00B2283E" w:rsidRPr="00B2283E" w:rsidTr="00147489">
        <w:trPr>
          <w:trHeight w:val="245"/>
        </w:trPr>
        <w:tc>
          <w:tcPr>
            <w:tcW w:w="1237" w:type="pct"/>
            <w:shd w:val="clear" w:color="auto" w:fill="auto"/>
            <w:vAlign w:val="center"/>
          </w:tcPr>
          <w:p w:rsidR="00B2283E" w:rsidRPr="00B2283E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b/>
                <w:bCs/>
                <w:sz w:val="18"/>
                <w:szCs w:val="18"/>
              </w:rPr>
              <w:t>Tooth-size ratios</w:t>
            </w:r>
          </w:p>
        </w:tc>
        <w:tc>
          <w:tcPr>
            <w:tcW w:w="1232" w:type="pct"/>
            <w:gridSpan w:val="2"/>
            <w:vAlign w:val="center"/>
          </w:tcPr>
          <w:p w:rsidR="00B2283E" w:rsidRPr="00477733" w:rsidRDefault="005A6C34" w:rsidP="005A6C34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Syrian Males with Normal Occlusion (n = 35)</w:t>
            </w:r>
          </w:p>
        </w:tc>
        <w:tc>
          <w:tcPr>
            <w:tcW w:w="1232" w:type="pct"/>
            <w:gridSpan w:val="2"/>
            <w:vAlign w:val="center"/>
          </w:tcPr>
          <w:p w:rsidR="00B2283E" w:rsidRPr="00477733" w:rsidRDefault="005A6C34" w:rsidP="005A6C34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Syrian Females with Normal Occlusion (n = 20)</w:t>
            </w:r>
          </w:p>
        </w:tc>
        <w:tc>
          <w:tcPr>
            <w:tcW w:w="1299" w:type="pct"/>
            <w:gridSpan w:val="2"/>
            <w:vAlign w:val="center"/>
          </w:tcPr>
          <w:p w:rsidR="00B2283E" w:rsidRPr="00477733" w:rsidRDefault="005A6C34" w:rsidP="005A6C34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Syrian adolescents with Normal Occlusion (n = 55)</w:t>
            </w:r>
          </w:p>
        </w:tc>
      </w:tr>
      <w:tr w:rsidR="00B2283E" w:rsidRPr="00B2283E" w:rsidTr="00147489">
        <w:trPr>
          <w:trHeight w:val="837"/>
        </w:trPr>
        <w:tc>
          <w:tcPr>
            <w:tcW w:w="1237" w:type="pct"/>
            <w:shd w:val="clear" w:color="auto" w:fill="auto"/>
            <w:vAlign w:val="center"/>
          </w:tcPr>
          <w:p w:rsidR="00B2283E" w:rsidRPr="00B2283E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b/>
                <w:bCs/>
                <w:sz w:val="18"/>
                <w:szCs w:val="18"/>
              </w:rPr>
              <w:t>Variables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B2283E" w:rsidRPr="00477733" w:rsidRDefault="007810BD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Mean (±S.D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95% CIs for means</w:t>
            </w:r>
          </w:p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Lower, Upper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B2283E" w:rsidRPr="00477733" w:rsidRDefault="007810BD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Mean (±S.D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95% CIs for means</w:t>
            </w:r>
          </w:p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Lower, Upper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B2283E" w:rsidRPr="00477733" w:rsidRDefault="007810BD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Mean (±S.D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95% CIs for means</w:t>
            </w:r>
          </w:p>
          <w:p w:rsidR="00B2283E" w:rsidRPr="00477733" w:rsidRDefault="00B2283E" w:rsidP="00B2283E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>Lower, Upper</w:t>
            </w:r>
          </w:p>
        </w:tc>
      </w:tr>
      <w:tr w:rsidR="003D7466" w:rsidRPr="00B2283E" w:rsidTr="00147489">
        <w:trPr>
          <w:trHeight w:val="245"/>
        </w:trPr>
        <w:tc>
          <w:tcPr>
            <w:tcW w:w="1237" w:type="pct"/>
            <w:shd w:val="clear" w:color="auto" w:fill="auto"/>
            <w:vAlign w:val="center"/>
          </w:tcPr>
          <w:p w:rsidR="003D7466" w:rsidRPr="00B2283E" w:rsidRDefault="003D7466" w:rsidP="003D7466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Anterior ratio (%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3D7466" w:rsidRPr="00477733" w:rsidRDefault="007810BD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78.90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3D7466" w:rsidRPr="00477733">
              <w:rPr>
                <w:rFonts w:ascii="Times" w:eastAsia="Arial" w:hAnsi="Times" w:cs="Arial"/>
                <w:sz w:val="18"/>
                <w:szCs w:val="18"/>
              </w:rPr>
              <w:t>2.29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3D7466" w:rsidRPr="00477733" w:rsidRDefault="003D7466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78.11, 79.69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3D7466" w:rsidRPr="00477733" w:rsidRDefault="007810BD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79.20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3D7466" w:rsidRPr="00477733">
              <w:rPr>
                <w:rFonts w:ascii="Times" w:eastAsia="Arial" w:hAnsi="Times" w:cs="Arial"/>
                <w:sz w:val="18"/>
                <w:szCs w:val="18"/>
              </w:rPr>
              <w:t>2.02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3D7466" w:rsidRPr="00477733" w:rsidRDefault="003D7466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78.25, 80.15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3D7466" w:rsidRPr="00477733" w:rsidRDefault="007810BD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78.99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3D7466" w:rsidRPr="00477733">
              <w:rPr>
                <w:rFonts w:ascii="Times" w:eastAsia="Arial" w:hAnsi="Times" w:cs="Arial"/>
                <w:sz w:val="18"/>
                <w:szCs w:val="18"/>
              </w:rPr>
              <w:t>2.1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3D7466" w:rsidRPr="00477733" w:rsidRDefault="003D7466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78.40, 79.58</w:t>
            </w:r>
          </w:p>
        </w:tc>
      </w:tr>
      <w:tr w:rsidR="003D7466" w:rsidRPr="00B2283E" w:rsidTr="00147489">
        <w:trPr>
          <w:trHeight w:val="245"/>
        </w:trPr>
        <w:tc>
          <w:tcPr>
            <w:tcW w:w="1237" w:type="pct"/>
            <w:shd w:val="clear" w:color="auto" w:fill="auto"/>
            <w:vAlign w:val="center"/>
          </w:tcPr>
          <w:p w:rsidR="003D7466" w:rsidRPr="00B2283E" w:rsidRDefault="003D7466" w:rsidP="003D7466">
            <w:pPr>
              <w:spacing w:after="0" w:line="240" w:lineRule="auto"/>
              <w:rPr>
                <w:rFonts w:ascii="Times" w:eastAsia="Arial" w:hAnsi="Times" w:cs="Arial"/>
                <w:sz w:val="18"/>
                <w:szCs w:val="18"/>
              </w:rPr>
            </w:pPr>
            <w:r w:rsidRPr="00B2283E">
              <w:rPr>
                <w:rFonts w:ascii="Times" w:eastAsia="Arial" w:hAnsi="Times" w:cs="Arial"/>
                <w:sz w:val="18"/>
                <w:szCs w:val="18"/>
              </w:rPr>
              <w:t>Overall ratio (%)</w:t>
            </w:r>
          </w:p>
        </w:tc>
        <w:tc>
          <w:tcPr>
            <w:tcW w:w="614" w:type="pct"/>
            <w:shd w:val="clear" w:color="auto" w:fill="auto"/>
            <w:vAlign w:val="center"/>
          </w:tcPr>
          <w:p w:rsidR="003D7466" w:rsidRPr="00477733" w:rsidRDefault="007810BD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2.40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3D7466" w:rsidRPr="00477733">
              <w:rPr>
                <w:rFonts w:ascii="Times" w:eastAsia="Arial" w:hAnsi="Times" w:cs="Arial"/>
                <w:sz w:val="18"/>
                <w:szCs w:val="18"/>
              </w:rPr>
              <w:t>2.0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18" w:type="pct"/>
            <w:shd w:val="clear" w:color="auto" w:fill="auto"/>
            <w:vAlign w:val="center"/>
          </w:tcPr>
          <w:p w:rsidR="003D7466" w:rsidRPr="00477733" w:rsidRDefault="003D7466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1.69, 93.11</w:t>
            </w:r>
          </w:p>
        </w:tc>
        <w:tc>
          <w:tcPr>
            <w:tcW w:w="635" w:type="pct"/>
            <w:shd w:val="clear" w:color="auto" w:fill="auto"/>
            <w:vAlign w:val="center"/>
          </w:tcPr>
          <w:p w:rsidR="003D7466" w:rsidRPr="00477733" w:rsidRDefault="007810BD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1.90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3D7466" w:rsidRPr="00477733">
              <w:rPr>
                <w:rFonts w:ascii="Times" w:eastAsia="Arial" w:hAnsi="Times" w:cs="Arial"/>
                <w:sz w:val="18"/>
                <w:szCs w:val="18"/>
              </w:rPr>
              <w:t>2.08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597" w:type="pct"/>
            <w:shd w:val="clear" w:color="auto" w:fill="auto"/>
            <w:vAlign w:val="center"/>
          </w:tcPr>
          <w:p w:rsidR="003D7466" w:rsidRPr="00477733" w:rsidRDefault="003D7466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0.93, 92.87</w:t>
            </w:r>
          </w:p>
        </w:tc>
        <w:tc>
          <w:tcPr>
            <w:tcW w:w="604" w:type="pct"/>
            <w:shd w:val="clear" w:color="auto" w:fill="auto"/>
            <w:vAlign w:val="center"/>
          </w:tcPr>
          <w:p w:rsidR="003D7466" w:rsidRPr="00477733" w:rsidRDefault="007810BD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sz w:val="18"/>
                <w:szCs w:val="18"/>
              </w:rPr>
              <w:t xml:space="preserve">92.26 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(</w:t>
            </w:r>
            <w:r w:rsidRPr="00477733">
              <w:rPr>
                <w:rFonts w:ascii="Times" w:eastAsia="Arial" w:hAnsi="Times" w:cs="Arial"/>
                <w:sz w:val="18"/>
                <w:szCs w:val="18"/>
              </w:rPr>
              <w:t>±</w:t>
            </w:r>
            <w:r w:rsidR="003D7466" w:rsidRPr="00477733">
              <w:rPr>
                <w:rFonts w:ascii="Times" w:eastAsia="Arial" w:hAnsi="Times" w:cs="Arial"/>
                <w:sz w:val="18"/>
                <w:szCs w:val="18"/>
              </w:rPr>
              <w:t>2.06</w:t>
            </w:r>
            <w:r w:rsidR="00906976" w:rsidRPr="00477733">
              <w:rPr>
                <w:rFonts w:ascii="Times" w:eastAsia="Arial" w:hAnsi="Times" w:cs="Arial"/>
                <w:sz w:val="18"/>
                <w:szCs w:val="18"/>
              </w:rPr>
              <w:t>)</w:t>
            </w:r>
          </w:p>
        </w:tc>
        <w:tc>
          <w:tcPr>
            <w:tcW w:w="695" w:type="pct"/>
            <w:shd w:val="clear" w:color="auto" w:fill="auto"/>
            <w:vAlign w:val="center"/>
          </w:tcPr>
          <w:p w:rsidR="003D7466" w:rsidRPr="00477733" w:rsidRDefault="003D7466" w:rsidP="003D7466">
            <w:pPr>
              <w:spacing w:after="0" w:line="240" w:lineRule="auto"/>
              <w:jc w:val="center"/>
              <w:rPr>
                <w:rFonts w:ascii="Times" w:eastAsia="Arial" w:hAnsi="Times" w:cs="Arial"/>
                <w:b/>
                <w:bCs/>
                <w:sz w:val="18"/>
                <w:szCs w:val="18"/>
              </w:rPr>
            </w:pPr>
            <w:r w:rsidRPr="00477733">
              <w:rPr>
                <w:rFonts w:ascii="Times" w:eastAsia="Arial" w:hAnsi="Times" w:cs="Arial"/>
                <w:b/>
                <w:bCs/>
                <w:sz w:val="18"/>
                <w:szCs w:val="18"/>
              </w:rPr>
              <w:t>91.70, 92.82</w:t>
            </w:r>
          </w:p>
        </w:tc>
      </w:tr>
    </w:tbl>
    <w:p w:rsidR="001B5422" w:rsidRDefault="001B5422" w:rsidP="002A551B">
      <w:pPr>
        <w:spacing w:after="0" w:line="240" w:lineRule="auto"/>
      </w:pPr>
    </w:p>
    <w:p w:rsidR="001B5422" w:rsidRDefault="001B5422" w:rsidP="002A551B">
      <w:pPr>
        <w:spacing w:after="120" w:line="240" w:lineRule="auto"/>
      </w:pPr>
      <w:r>
        <w:rPr>
          <w:rFonts w:ascii="Times" w:eastAsia="Arial" w:hAnsi="Times" w:cs="Arial"/>
          <w:b/>
          <w:bCs/>
          <w:sz w:val="18"/>
          <w:szCs w:val="18"/>
        </w:rPr>
        <w:t xml:space="preserve">CIs=confidence intervals, </w:t>
      </w:r>
      <w:r w:rsidRPr="002B6052">
        <w:rPr>
          <w:rFonts w:ascii="Times" w:eastAsia="Arial" w:hAnsi="Times" w:cs="Arial"/>
          <w:b/>
          <w:bCs/>
          <w:sz w:val="18"/>
          <w:szCs w:val="18"/>
        </w:rPr>
        <w:t>S.D=standard deviation.</w:t>
      </w:r>
    </w:p>
    <w:p w:rsidR="001B5422" w:rsidRDefault="001B5422"/>
    <w:sectPr w:rsidR="001B5422" w:rsidSect="00FE63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Times New Roman">
    <w:altName w:val="Times New Roman"/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UzNzY0NDA1MDQxsjBQ0lEKTi0uzszPAykwqgUAC48ycywAAAA="/>
  </w:docVars>
  <w:rsids>
    <w:rsidRoot w:val="007D17ED"/>
    <w:rsid w:val="000142A6"/>
    <w:rsid w:val="000D3F25"/>
    <w:rsid w:val="00174E11"/>
    <w:rsid w:val="001B5422"/>
    <w:rsid w:val="001B5CBF"/>
    <w:rsid w:val="001D657C"/>
    <w:rsid w:val="0022596A"/>
    <w:rsid w:val="0027524A"/>
    <w:rsid w:val="002A551B"/>
    <w:rsid w:val="002B6052"/>
    <w:rsid w:val="002B62BC"/>
    <w:rsid w:val="002C0AA4"/>
    <w:rsid w:val="002C7F66"/>
    <w:rsid w:val="002F5887"/>
    <w:rsid w:val="00335B0E"/>
    <w:rsid w:val="00360B33"/>
    <w:rsid w:val="003D7466"/>
    <w:rsid w:val="00477733"/>
    <w:rsid w:val="00493A04"/>
    <w:rsid w:val="004B56EF"/>
    <w:rsid w:val="004F47A0"/>
    <w:rsid w:val="004F7156"/>
    <w:rsid w:val="005165FA"/>
    <w:rsid w:val="005A6C34"/>
    <w:rsid w:val="005B2316"/>
    <w:rsid w:val="006344CB"/>
    <w:rsid w:val="006A1D03"/>
    <w:rsid w:val="00701DEF"/>
    <w:rsid w:val="007678E2"/>
    <w:rsid w:val="0077596E"/>
    <w:rsid w:val="007810BD"/>
    <w:rsid w:val="007D17ED"/>
    <w:rsid w:val="007D7D14"/>
    <w:rsid w:val="008156EF"/>
    <w:rsid w:val="00866DCF"/>
    <w:rsid w:val="00880150"/>
    <w:rsid w:val="00884CE0"/>
    <w:rsid w:val="008C7426"/>
    <w:rsid w:val="008E640C"/>
    <w:rsid w:val="008F68AE"/>
    <w:rsid w:val="00906976"/>
    <w:rsid w:val="0096637F"/>
    <w:rsid w:val="00970D41"/>
    <w:rsid w:val="009B1E1B"/>
    <w:rsid w:val="009D7683"/>
    <w:rsid w:val="009E54A4"/>
    <w:rsid w:val="00A613FE"/>
    <w:rsid w:val="00A71A4E"/>
    <w:rsid w:val="00AF3A0F"/>
    <w:rsid w:val="00AF4373"/>
    <w:rsid w:val="00B014E7"/>
    <w:rsid w:val="00B2283E"/>
    <w:rsid w:val="00B77A86"/>
    <w:rsid w:val="00B80530"/>
    <w:rsid w:val="00C35A40"/>
    <w:rsid w:val="00C443ED"/>
    <w:rsid w:val="00CA66D9"/>
    <w:rsid w:val="00CE7D30"/>
    <w:rsid w:val="00D01F43"/>
    <w:rsid w:val="00D779D1"/>
    <w:rsid w:val="00D94688"/>
    <w:rsid w:val="00DD0F21"/>
    <w:rsid w:val="00DE1088"/>
    <w:rsid w:val="00E105F7"/>
    <w:rsid w:val="00E13972"/>
    <w:rsid w:val="00E3121E"/>
    <w:rsid w:val="00E65F81"/>
    <w:rsid w:val="00E67266"/>
    <w:rsid w:val="00EA7F21"/>
    <w:rsid w:val="00F14297"/>
    <w:rsid w:val="00FB6995"/>
    <w:rsid w:val="00FB70F5"/>
    <w:rsid w:val="00FE1AAC"/>
    <w:rsid w:val="00FE63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62F8E2"/>
  <w15:docId w15:val="{91C578A9-7574-462D-8FF8-96308344C4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D3F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3492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</TotalTime>
  <Pages>1</Pages>
  <Words>591</Words>
  <Characters>3369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10</dc:creator>
  <cp:keywords/>
  <dc:description/>
  <cp:lastModifiedBy>Alaa</cp:lastModifiedBy>
  <cp:revision>61</cp:revision>
  <dcterms:created xsi:type="dcterms:W3CDTF">2020-01-16T14:25:00Z</dcterms:created>
  <dcterms:modified xsi:type="dcterms:W3CDTF">2020-06-09T1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3ZfP6y9G"/&gt;&lt;style id="http://www.zotero.org/styles/peerj" hasBibliography="1" bibliographyStyleHasBeenSet="0"/&gt;&lt;prefs&gt;&lt;pref name="fieldType" value="Field"/&gt;&lt;pref name="automaticJournalAbbreviatio</vt:lpwstr>
  </property>
  <property fmtid="{D5CDD505-2E9C-101B-9397-08002B2CF9AE}" pid="3" name="ZOTERO_PREF_2">
    <vt:lpwstr>ns" value="true"/&gt;&lt;/prefs&gt;&lt;/data&gt;</vt:lpwstr>
  </property>
</Properties>
</file>